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0621C781"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bookmarkStart w:id="0" w:name="_GoBack"/>
      <w:bookmarkEnd w:id="0"/>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B25F9F5"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34F0DFA5" w:rsidR="00EC0C7C" w:rsidRDefault="0030226C" w:rsidP="00C04100">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w:t>
      </w:r>
      <w:r w:rsidR="00C04100">
        <w:rPr>
          <w:rFonts w:ascii="Times New Roman" w:hAnsi="Times New Roman" w:cs="Times New Roman"/>
          <w:color w:val="000000" w:themeColor="text1"/>
        </w:rPr>
        <w:fldChar w:fldCharType="begin" w:fldLock="1"/>
      </w:r>
      <w:r w:rsidR="00C04100">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3</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730C4C8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9979B0">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2D3DA99E"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4470DD55"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 </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7CA8534C"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7421DAD0"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BFD1EE"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7B9176D9"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05E7180F"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5794857A"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AE7BA5" w:rsidRDefault="00AE7BA5"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2532B341"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w:t>
      </w:r>
      <w:r>
        <w:rPr>
          <w:rFonts w:ascii="Times New Roman" w:hAnsi="Times New Roman" w:cs="Times New Roman"/>
          <w:color w:val="000000" w:themeColor="text1"/>
        </w:rPr>
        <w:lastRenderedPageBreak/>
        <w:t>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60A4A4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F4075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F4075E">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D34217"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D34217"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D34217">
        <w:rPr>
          <w:rFonts w:ascii="Times New Roman" w:hAnsi="Times New Roman" w:cs="Times New Roman"/>
          <w:noProof/>
          <w:color w:val="000000" w:themeColor="text1"/>
        </w:rPr>
        <w:pict w14:anchorId="28E7B23E">
          <v:shape id="_x0000_i1027" type="#_x0000_t75" style="width:172.5pt;height:138.5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D34217"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8pt;height:219.3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455BB" w14:textId="77777777" w:rsidR="00E65435" w:rsidRDefault="00E65435" w:rsidP="00C154D6">
      <w:r>
        <w:separator/>
      </w:r>
    </w:p>
  </w:endnote>
  <w:endnote w:type="continuationSeparator" w:id="0">
    <w:p w14:paraId="65000063" w14:textId="77777777" w:rsidR="00E65435" w:rsidRDefault="00E65435"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85536" w14:textId="77777777" w:rsidR="00E65435" w:rsidRDefault="00E65435" w:rsidP="00C154D6">
      <w:r>
        <w:separator/>
      </w:r>
    </w:p>
  </w:footnote>
  <w:footnote w:type="continuationSeparator" w:id="0">
    <w:p w14:paraId="2568D4DC" w14:textId="77777777" w:rsidR="00E65435" w:rsidRDefault="00E65435"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435"/>
    <w:rsid w:val="00E655BF"/>
    <w:rsid w:val="00E70A2B"/>
    <w:rsid w:val="00E70E87"/>
    <w:rsid w:val="00E71416"/>
    <w:rsid w:val="00E71667"/>
    <w:rsid w:val="00E71C09"/>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F3F02-4AB9-4E16-8499-F2ABA9542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8</TotalTime>
  <Pages>1</Pages>
  <Words>13126</Words>
  <Characters>74824</Characters>
  <Application>Microsoft Office Word</Application>
  <DocSecurity>0</DocSecurity>
  <Lines>623</Lines>
  <Paragraphs>175</Paragraphs>
  <ScaleCrop>false</ScaleCrop>
  <Company/>
  <LinksUpToDate>false</LinksUpToDate>
  <CharactersWithSpaces>8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3</cp:revision>
  <dcterms:created xsi:type="dcterms:W3CDTF">2014-11-05T05:16:00Z</dcterms:created>
  <dcterms:modified xsi:type="dcterms:W3CDTF">2017-02-1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